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75C0" w:rsidRPr="007475C0" w:rsidRDefault="007475C0" w:rsidP="007475C0">
      <w:pPr>
        <w:spacing w:after="0"/>
        <w:ind w:firstLine="0"/>
        <w:rPr>
          <w:rFonts w:eastAsia="Calibri"/>
        </w:rPr>
      </w:pPr>
      <w:r w:rsidRPr="007475C0">
        <w:rPr>
          <w:rFonts w:eastAsia="Calibri"/>
        </w:rPr>
        <w:t>[Name of the Writer]</w:t>
      </w:r>
    </w:p>
    <w:p w:rsidR="007475C0" w:rsidRPr="007475C0" w:rsidRDefault="007475C0" w:rsidP="007475C0">
      <w:pPr>
        <w:spacing w:after="0"/>
        <w:ind w:firstLine="0"/>
        <w:rPr>
          <w:rFonts w:eastAsia="Calibri"/>
        </w:rPr>
      </w:pPr>
      <w:r w:rsidRPr="007475C0">
        <w:rPr>
          <w:rFonts w:eastAsia="Calibri"/>
        </w:rPr>
        <w:t>[Name of Instructor]</w:t>
      </w:r>
    </w:p>
    <w:p w:rsidR="007475C0" w:rsidRPr="007475C0" w:rsidRDefault="007475C0" w:rsidP="007475C0">
      <w:pPr>
        <w:spacing w:after="0"/>
        <w:ind w:firstLine="0"/>
        <w:rPr>
          <w:rFonts w:eastAsia="Calibri"/>
        </w:rPr>
      </w:pPr>
      <w:r w:rsidRPr="007475C0">
        <w:rPr>
          <w:rFonts w:eastAsia="Calibri"/>
        </w:rPr>
        <w:t>[Subject]</w:t>
      </w:r>
    </w:p>
    <w:p w:rsidR="007475C0" w:rsidRPr="007475C0" w:rsidRDefault="007475C0" w:rsidP="007475C0">
      <w:pPr>
        <w:spacing w:after="0"/>
        <w:ind w:firstLine="0"/>
        <w:rPr>
          <w:rFonts w:eastAsia="Calibri"/>
        </w:rPr>
      </w:pPr>
      <w:r w:rsidRPr="007475C0">
        <w:rPr>
          <w:rFonts w:eastAsia="Calibri"/>
        </w:rPr>
        <w:t>[Date]</w:t>
      </w:r>
      <w:bookmarkStart w:id="0" w:name="_GoBack"/>
      <w:bookmarkEnd w:id="0"/>
    </w:p>
    <w:p w:rsidR="008A1AC0" w:rsidRPr="001551F9" w:rsidRDefault="00E80250" w:rsidP="001551F9">
      <w:pPr>
        <w:ind w:firstLine="0"/>
        <w:jc w:val="center"/>
        <w:rPr>
          <w:b/>
          <w:bCs/>
        </w:rPr>
      </w:pPr>
      <w:r w:rsidRPr="00E433E8">
        <w:rPr>
          <w:b/>
          <w:bCs/>
        </w:rPr>
        <w:t>B</w:t>
      </w:r>
      <w:r w:rsidRPr="00E433E8">
        <w:rPr>
          <w:b/>
          <w:bCs/>
        </w:rPr>
        <w:t>lotter: Woman in I-35W fatal crash identified</w:t>
      </w:r>
    </w:p>
    <w:p w:rsidR="008F444D" w:rsidRDefault="00E80250" w:rsidP="00131883">
      <w:pPr>
        <w:rPr>
          <w:bCs/>
        </w:rPr>
      </w:pPr>
      <w:r>
        <w:rPr>
          <w:bCs/>
        </w:rPr>
        <w:t>Death</w:t>
      </w:r>
      <w:r w:rsidR="001551F9">
        <w:rPr>
          <w:bCs/>
        </w:rPr>
        <w:t xml:space="preserve"> of Rose Harvey is a tragic incident for all the people </w:t>
      </w:r>
      <w:r w:rsidR="00DC5BC3">
        <w:rPr>
          <w:bCs/>
        </w:rPr>
        <w:t>who were close to her. She died in a single car accident on Thursday morning on Interstate 35W at FM2449. She was driving her car alone when due to some unknown reason her SUV crashed into a pillar of the FM2994 overpass</w:t>
      </w:r>
      <w:r w:rsidR="00616AA0">
        <w:rPr>
          <w:bCs/>
        </w:rPr>
        <w:t xml:space="preserve"> </w:t>
      </w:r>
      <w:r w:rsidR="00616AA0">
        <w:rPr>
          <w:bCs/>
        </w:rPr>
        <w:fldChar w:fldCharType="begin"/>
      </w:r>
      <w:r w:rsidR="00616AA0">
        <w:rPr>
          <w:bCs/>
        </w:rPr>
        <w:instrText xml:space="preserve"> ADDIN ZOTERO_ITEM CSL_CITATION {"citationID":"fo8npGr9","properties":{"formattedCitation":"(dalton.laferney@dentonrc.com)","plainCitation":"(dalton.laferney@dentonrc.com)","noteIndex":0},"citationItems":[{"id":187,"uris":["http://zotero.org/users/local/Tqq4tlqy/items/VQV23CZA"],"uri":["http://zotero.org/users/local/Tqq4tlqy/items/VQV23CZA"],"itemData":{"id":187,"type":"webpage","title":"Blotter: Woman in I-35W fatal crash identified","container-title":"Denton Record-Chronicle","abstract":"Rose Harvey, 69, of Denton has been identified as the person who died Thursday morning in a single-vehicle crash on Interstate 35W at FM2449, according to the Tarrant County Medical","URL":"https://www.dentonrc.com/news/crime/blotter/blotter-woman-in-i--w-fatal-crash-identified/article_a7a09b4b-1af4-57d3-8135-e5b7873a17a9.html","shortTitle":"Blotter","language":"en","author":[{"family":"dalton.laferney@dentonrc.com","given":"Dalton LaFerney Staff Writer"}],"accessed":{"date-parts":[["2019",3,27]]}}}],"schema":"https://github.com/citation-style-language/schema/raw/master/csl-citation.json"} </w:instrText>
      </w:r>
      <w:r w:rsidR="00616AA0">
        <w:rPr>
          <w:bCs/>
        </w:rPr>
        <w:fldChar w:fldCharType="separate"/>
      </w:r>
      <w:r w:rsidR="00616AA0" w:rsidRPr="00616AA0">
        <w:t>(dalton.laferney@dentonrc.com)</w:t>
      </w:r>
      <w:r w:rsidR="00616AA0">
        <w:rPr>
          <w:bCs/>
        </w:rPr>
        <w:fldChar w:fldCharType="end"/>
      </w:r>
      <w:r w:rsidR="00DC5BC3">
        <w:rPr>
          <w:bCs/>
        </w:rPr>
        <w:t>. She was severely injured and unable to move</w:t>
      </w:r>
      <w:r w:rsidR="00562C30">
        <w:rPr>
          <w:bCs/>
        </w:rPr>
        <w:t>, she</w:t>
      </w:r>
      <w:r w:rsidR="00DC5BC3">
        <w:rPr>
          <w:bCs/>
        </w:rPr>
        <w:t xml:space="preserve"> was stuck in the car, and due to the crash, the doors of her SUV </w:t>
      </w:r>
      <w:r>
        <w:rPr>
          <w:bCs/>
        </w:rPr>
        <w:t xml:space="preserve">were </w:t>
      </w:r>
      <w:r w:rsidR="00DC5BC3">
        <w:rPr>
          <w:bCs/>
        </w:rPr>
        <w:t xml:space="preserve">jammed. </w:t>
      </w:r>
      <w:r>
        <w:rPr>
          <w:bCs/>
        </w:rPr>
        <w:t>The car hit the pillar with such force that it was severely smashed and seemed like a pile of debris</w:t>
      </w:r>
      <w:r w:rsidR="009567BD">
        <w:rPr>
          <w:bCs/>
        </w:rPr>
        <w:t xml:space="preserve">. </w:t>
      </w:r>
      <w:r w:rsidR="00CA297A">
        <w:rPr>
          <w:bCs/>
        </w:rPr>
        <w:t xml:space="preserve">Many motorists stopped to help her out, but they failed. </w:t>
      </w:r>
      <w:r w:rsidR="00100C4C">
        <w:rPr>
          <w:bCs/>
        </w:rPr>
        <w:t xml:space="preserve">It was difficult for them to locate Rose Harvey and they were afraid that she could be further injured if </w:t>
      </w:r>
      <w:r w:rsidR="00344C31">
        <w:rPr>
          <w:bCs/>
        </w:rPr>
        <w:t xml:space="preserve">they try to take her ours forcefully. </w:t>
      </w:r>
      <w:r w:rsidR="009567BD" w:rsidRPr="009567BD">
        <w:rPr>
          <w:bCs/>
        </w:rPr>
        <w:t>After a few minutes, her car caught fire because of the spilled fuel.</w:t>
      </w:r>
      <w:r w:rsidR="009567BD">
        <w:rPr>
          <w:bCs/>
        </w:rPr>
        <w:t xml:space="preserve"> The</w:t>
      </w:r>
      <w:r w:rsidR="00723B6C">
        <w:rPr>
          <w:bCs/>
        </w:rPr>
        <w:t xml:space="preserve"> fire was so massive that people could not extinguish it and they had to call firefighters. When the firefighters arrived, it was too late to save Harvey who was stuck in the </w:t>
      </w:r>
      <w:r w:rsidR="00390975">
        <w:rPr>
          <w:bCs/>
        </w:rPr>
        <w:t xml:space="preserve">car. It is not reported whether she was conscious or </w:t>
      </w:r>
      <w:r w:rsidR="007B1D57">
        <w:rPr>
          <w:bCs/>
        </w:rPr>
        <w:t>unconscious</w:t>
      </w:r>
      <w:r w:rsidR="00390975">
        <w:rPr>
          <w:bCs/>
        </w:rPr>
        <w:t xml:space="preserve"> wh</w:t>
      </w:r>
      <w:r w:rsidR="007B1D57">
        <w:rPr>
          <w:bCs/>
        </w:rPr>
        <w:t xml:space="preserve">en she crashed into the pillar. </w:t>
      </w:r>
      <w:r w:rsidR="00CA297A">
        <w:rPr>
          <w:bCs/>
        </w:rPr>
        <w:t xml:space="preserve">Her body which was burned extensively was recovered </w:t>
      </w:r>
      <w:r w:rsidR="00557394">
        <w:rPr>
          <w:bCs/>
        </w:rPr>
        <w:t>from the wreckage by the fighter fighters after</w:t>
      </w:r>
      <w:r>
        <w:rPr>
          <w:bCs/>
        </w:rPr>
        <w:t xml:space="preserve"> they have extinguished the blaze. </w:t>
      </w:r>
    </w:p>
    <w:p w:rsidR="007475C0" w:rsidRDefault="00E80250">
      <w:pPr>
        <w:rPr>
          <w:bCs/>
        </w:rPr>
      </w:pPr>
      <w:r>
        <w:rPr>
          <w:bCs/>
        </w:rPr>
        <w:t xml:space="preserve">Rose Harvey was a 69 years old woman who was a teacher with Flower Mound ISD before she retired.  She was from Denton and was driving </w:t>
      </w:r>
      <w:r w:rsidR="00557A8B">
        <w:rPr>
          <w:bCs/>
        </w:rPr>
        <w:t>an SUV</w:t>
      </w:r>
      <w:r w:rsidR="004D19DC">
        <w:rPr>
          <w:bCs/>
        </w:rPr>
        <w:t>. It is not apparent how she crashed into the pillar, but it can be assumed that she was drunk driving and was driving the car at high speed</w:t>
      </w:r>
      <w:r w:rsidR="00C06306">
        <w:rPr>
          <w:bCs/>
        </w:rPr>
        <w:t xml:space="preserve"> </w:t>
      </w:r>
      <w:r w:rsidR="00C06306">
        <w:rPr>
          <w:bCs/>
        </w:rPr>
        <w:fldChar w:fldCharType="begin"/>
      </w:r>
      <w:r w:rsidR="00C06306">
        <w:rPr>
          <w:bCs/>
        </w:rPr>
        <w:instrText xml:space="preserve"> ADDIN ZOTERO_ITEM CSL_CITATION {"citationID":"sa6RDCgM","properties":{"formattedCitation":"(Aromatario et al.)","plainCitation":"(Aromatario et al.)","noteIndex":0},"citationItems":[{"id":190,"uris":["http://zotero.org/users/local/Tqq4tlqy/items/JSY4LZIH"],"uri":["http://zotero.org/users/local/Tqq4tlqy/items/JSY4LZIH"],"itemData":{"id":190,"type":"article-journal","title":"Intrauterine fetal decapitation after a high-speed car crash","container-title":"The American journal of forensic medicine and pathology","page":"6-9","volume":"36","issue":"1","author":[{"family":"Aromatario","given":"Mariarosaria"},{"family":"Bottoni","given":"Edoardo"},{"family":"Cappelletti","given":"Simone"},{"family":"Fiore","given":"Paola Antonella"},{"family":"Ciallella","given":"Costantino"}],"issued":{"date-parts":[["2015"]]}}}],"schema":"https://github.com/citation-style-language/schema/raw/master/csl-citation.json"} </w:instrText>
      </w:r>
      <w:r w:rsidR="00C06306">
        <w:rPr>
          <w:bCs/>
        </w:rPr>
        <w:fldChar w:fldCharType="separate"/>
      </w:r>
      <w:r w:rsidR="00C06306" w:rsidRPr="00C06306">
        <w:t>(Aromatario et al.)</w:t>
      </w:r>
      <w:r w:rsidR="00C06306">
        <w:rPr>
          <w:bCs/>
        </w:rPr>
        <w:fldChar w:fldCharType="end"/>
      </w:r>
      <w:r w:rsidR="00557A8B">
        <w:rPr>
          <w:bCs/>
        </w:rPr>
        <w:t xml:space="preserve">. Her memorial service is scheduled at 11 a.m. on Thursday. The venue is </w:t>
      </w:r>
      <w:r w:rsidR="00557A8B" w:rsidRPr="00557A8B">
        <w:rPr>
          <w:bCs/>
        </w:rPr>
        <w:t>DeBerry Funeral Directors, 2025 W.</w:t>
      </w:r>
      <w:r w:rsidR="000D5DA6">
        <w:rPr>
          <w:bCs/>
        </w:rPr>
        <w:t xml:space="preserve"> at University Drive in Denton. </w:t>
      </w:r>
    </w:p>
    <w:p w:rsidR="00DC5BC3" w:rsidRPr="007475C0" w:rsidRDefault="007475C0" w:rsidP="007475C0">
      <w:pPr>
        <w:ind w:firstLine="0"/>
        <w:jc w:val="center"/>
        <w:rPr>
          <w:b/>
          <w:bCs/>
        </w:rPr>
      </w:pPr>
      <w:r w:rsidRPr="007475C0">
        <w:rPr>
          <w:b/>
          <w:bCs/>
        </w:rPr>
        <w:lastRenderedPageBreak/>
        <w:t>Works Cited</w:t>
      </w:r>
    </w:p>
    <w:p w:rsidR="007475C0" w:rsidRPr="007475C0" w:rsidRDefault="007475C0" w:rsidP="007475C0">
      <w:pPr>
        <w:pStyle w:val="Bibliography"/>
      </w:pPr>
      <w:r>
        <w:rPr>
          <w:bCs/>
        </w:rPr>
        <w:fldChar w:fldCharType="begin"/>
      </w:r>
      <w:r>
        <w:rPr>
          <w:bCs/>
        </w:rPr>
        <w:instrText xml:space="preserve"> ADDIN ZOTERO_BIBL {"uncited":[],"omitted":[],"custom":[]} CSL_BIBLIOGRAPHY </w:instrText>
      </w:r>
      <w:r>
        <w:rPr>
          <w:bCs/>
        </w:rPr>
        <w:fldChar w:fldCharType="separate"/>
      </w:r>
      <w:r w:rsidRPr="007475C0">
        <w:t xml:space="preserve">Aromatario, Mariarosaria, et al. “Intrauterine Fetal Decapitation after a High-Speed Car Crash.” </w:t>
      </w:r>
      <w:r w:rsidRPr="007475C0">
        <w:rPr>
          <w:i/>
          <w:iCs/>
        </w:rPr>
        <w:t>The American Journal of Forensic Medicine and Pathology</w:t>
      </w:r>
      <w:r w:rsidRPr="007475C0">
        <w:t>, vol. 36, no. 1, 2015, pp. 6–9.</w:t>
      </w:r>
    </w:p>
    <w:p w:rsidR="007475C0" w:rsidRPr="007475C0" w:rsidRDefault="007475C0" w:rsidP="007475C0">
      <w:pPr>
        <w:pStyle w:val="Bibliography"/>
      </w:pPr>
      <w:r w:rsidRPr="007475C0">
        <w:t xml:space="preserve">dalton.laferney@dentonrc.com, Dalton LaFerney Staff Writer. “Blotter: Woman in I-35W Fatal Crash Identified.” </w:t>
      </w:r>
      <w:r w:rsidRPr="007475C0">
        <w:rPr>
          <w:i/>
          <w:iCs/>
        </w:rPr>
        <w:t>Denton Record-Chronicle</w:t>
      </w:r>
      <w:r w:rsidRPr="007475C0">
        <w:t>, https://www.dentonrc.com/news/crime/blotter/blotter-woman-in-i--w-fatal-crash-identified/article_a7a09b4b-1af4-57d3-8135-e5b7873a17a9.html. Accessed 27 Mar. 2019.</w:t>
      </w:r>
    </w:p>
    <w:p w:rsidR="007475C0" w:rsidRDefault="007475C0" w:rsidP="007475C0">
      <w:pPr>
        <w:ind w:firstLine="0"/>
        <w:rPr>
          <w:bCs/>
        </w:rPr>
      </w:pPr>
      <w:r>
        <w:rPr>
          <w:bCs/>
        </w:rPr>
        <w:fldChar w:fldCharType="end"/>
      </w:r>
    </w:p>
    <w:p w:rsidR="00AC3BD0" w:rsidRPr="004D6458" w:rsidRDefault="00AC3BD0" w:rsidP="004D6458">
      <w:pPr>
        <w:ind w:firstLine="0"/>
      </w:pPr>
    </w:p>
    <w:sectPr w:rsidR="00AC3BD0" w:rsidRPr="004D6458">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0250" w:rsidRDefault="00E80250" w:rsidP="007475C0">
      <w:pPr>
        <w:spacing w:after="0" w:line="240" w:lineRule="auto"/>
      </w:pPr>
      <w:r>
        <w:separator/>
      </w:r>
    </w:p>
  </w:endnote>
  <w:endnote w:type="continuationSeparator" w:id="0">
    <w:p w:rsidR="00E80250" w:rsidRDefault="00E80250" w:rsidP="007475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0250" w:rsidRDefault="00E80250" w:rsidP="007475C0">
      <w:pPr>
        <w:spacing w:after="0" w:line="240" w:lineRule="auto"/>
      </w:pPr>
      <w:r>
        <w:separator/>
      </w:r>
    </w:p>
  </w:footnote>
  <w:footnote w:type="continuationSeparator" w:id="0">
    <w:p w:rsidR="00E80250" w:rsidRDefault="00E80250" w:rsidP="007475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5977223"/>
      <w:docPartObj>
        <w:docPartGallery w:val="Page Numbers (Top of Page)"/>
        <w:docPartUnique/>
      </w:docPartObj>
    </w:sdtPr>
    <w:sdtEndPr>
      <w:rPr>
        <w:noProof/>
      </w:rPr>
    </w:sdtEndPr>
    <w:sdtContent>
      <w:p w:rsidR="007475C0" w:rsidRDefault="007475C0">
        <w:pPr>
          <w:pStyle w:val="Header"/>
          <w:jc w:val="right"/>
        </w:pPr>
        <w:r>
          <w:t xml:space="preserve">Last name </w:t>
        </w:r>
        <w:r>
          <w:fldChar w:fldCharType="begin"/>
        </w:r>
        <w:r>
          <w:instrText xml:space="preserve"> PAGE   \* MERGEFORMAT </w:instrText>
        </w:r>
        <w:r>
          <w:fldChar w:fldCharType="separate"/>
        </w:r>
        <w:r>
          <w:rPr>
            <w:noProof/>
          </w:rPr>
          <w:t>1</w:t>
        </w:r>
        <w:r>
          <w:rPr>
            <w:noProof/>
          </w:rPr>
          <w:fldChar w:fldCharType="end"/>
        </w:r>
      </w:p>
    </w:sdtContent>
  </w:sdt>
  <w:p w:rsidR="007475C0" w:rsidRDefault="007475C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E49"/>
    <w:rsid w:val="000D5DA6"/>
    <w:rsid w:val="00100C4C"/>
    <w:rsid w:val="00131883"/>
    <w:rsid w:val="001551F9"/>
    <w:rsid w:val="00344C31"/>
    <w:rsid w:val="00390975"/>
    <w:rsid w:val="004D19DC"/>
    <w:rsid w:val="004D6458"/>
    <w:rsid w:val="00557394"/>
    <w:rsid w:val="00557A8B"/>
    <w:rsid w:val="00562C30"/>
    <w:rsid w:val="00616AA0"/>
    <w:rsid w:val="00646360"/>
    <w:rsid w:val="00716486"/>
    <w:rsid w:val="00723B6C"/>
    <w:rsid w:val="007475C0"/>
    <w:rsid w:val="007613D2"/>
    <w:rsid w:val="007B1D57"/>
    <w:rsid w:val="007C0074"/>
    <w:rsid w:val="008A1AC0"/>
    <w:rsid w:val="008B2BE8"/>
    <w:rsid w:val="008F444D"/>
    <w:rsid w:val="009567BD"/>
    <w:rsid w:val="00964E49"/>
    <w:rsid w:val="00AC3BD0"/>
    <w:rsid w:val="00B117A8"/>
    <w:rsid w:val="00C06306"/>
    <w:rsid w:val="00CA297A"/>
    <w:rsid w:val="00DC5BC3"/>
    <w:rsid w:val="00E433E8"/>
    <w:rsid w:val="00E802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1E9764-F779-41C2-831C-103A9B8C9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75C0"/>
    <w:pPr>
      <w:spacing w:after="0"/>
      <w:ind w:left="720" w:hanging="720"/>
    </w:pPr>
  </w:style>
  <w:style w:type="paragraph" w:styleId="Header">
    <w:name w:val="header"/>
    <w:basedOn w:val="Normal"/>
    <w:link w:val="HeaderChar"/>
    <w:uiPriority w:val="99"/>
    <w:unhideWhenUsed/>
    <w:rsid w:val="007475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75C0"/>
  </w:style>
  <w:style w:type="paragraph" w:styleId="Footer">
    <w:name w:val="footer"/>
    <w:basedOn w:val="Normal"/>
    <w:link w:val="FooterChar"/>
    <w:uiPriority w:val="99"/>
    <w:unhideWhenUsed/>
    <w:rsid w:val="007475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75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50</Words>
  <Characters>370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 ROBERT</dc:creator>
  <cp:lastModifiedBy>ASHA ROBERT</cp:lastModifiedBy>
  <cp:revision>2</cp:revision>
  <dcterms:created xsi:type="dcterms:W3CDTF">2019-03-28T04:33:00Z</dcterms:created>
  <dcterms:modified xsi:type="dcterms:W3CDTF">2019-03-2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dwHXPu1x"/&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